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2D26C03" w14:textId="3C053C4E" w:rsidR="00BD1BC1" w:rsidRDefault="00C67B86" w:rsidP="00BD1BC1">
      <w:pPr>
        <w:jc w:val="center"/>
        <w:rPr>
          <w:b/>
          <w:sz w:val="28"/>
          <w:szCs w:val="28"/>
          <w:lang w:eastAsia="ko-KR"/>
        </w:rPr>
      </w:pPr>
      <w:r>
        <w:rPr>
          <w:rFonts w:hint="eastAsia"/>
          <w:b/>
          <w:sz w:val="28"/>
          <w:szCs w:val="28"/>
          <w:lang w:eastAsia="ko-KR"/>
        </w:rPr>
        <w:t xml:space="preserve">Low temperature </w:t>
      </w:r>
      <w:r w:rsidR="005B609C" w:rsidRPr="005B609C">
        <w:rPr>
          <w:b/>
          <w:sz w:val="28"/>
          <w:szCs w:val="28"/>
          <w:lang w:eastAsia="ko-KR"/>
        </w:rPr>
        <w:t xml:space="preserve">redox reactions </w:t>
      </w:r>
      <w:r w:rsidR="0009111D">
        <w:rPr>
          <w:b/>
          <w:sz w:val="28"/>
          <w:szCs w:val="28"/>
          <w:lang w:eastAsia="ko-KR"/>
        </w:rPr>
        <w:t xml:space="preserve">in </w:t>
      </w:r>
      <w:r w:rsidR="009D4BAE">
        <w:rPr>
          <w:rFonts w:hint="eastAsia"/>
          <w:b/>
          <w:sz w:val="28"/>
          <w:szCs w:val="28"/>
          <w:lang w:eastAsia="ko-KR"/>
        </w:rPr>
        <w:t>epitaxial oxygen sponge</w:t>
      </w:r>
    </w:p>
    <w:p w14:paraId="0C99F8D5" w14:textId="77777777" w:rsidR="003C0C2C" w:rsidRPr="00A25554" w:rsidRDefault="003C0C2C" w:rsidP="00BD1BC1">
      <w:pPr>
        <w:jc w:val="center"/>
        <w:rPr>
          <w:b/>
          <w:sz w:val="28"/>
          <w:szCs w:val="28"/>
          <w:lang w:eastAsia="ko-KR"/>
        </w:rPr>
      </w:pPr>
    </w:p>
    <w:p w14:paraId="708FEFAE" w14:textId="70B89BC5" w:rsidR="00D50C1B" w:rsidRDefault="00400646" w:rsidP="00D50C1B">
      <w:pPr>
        <w:jc w:val="center"/>
        <w:rPr>
          <w:rFonts w:eastAsia="맑은 고딕"/>
          <w:b/>
          <w:u w:val="single"/>
          <w:lang w:val="de-DE" w:eastAsia="ko-KR"/>
        </w:rPr>
      </w:pPr>
      <w:r>
        <w:rPr>
          <w:rFonts w:eastAsia="맑은 고딕" w:hint="eastAsia"/>
          <w:b/>
          <w:u w:val="single"/>
          <w:lang w:val="de-DE" w:eastAsia="ko-KR"/>
        </w:rPr>
        <w:t>Hyoungjeen Jeen</w:t>
      </w:r>
    </w:p>
    <w:p w14:paraId="4E51068F" w14:textId="7E59BF55" w:rsidR="00787145" w:rsidRDefault="00D50C1B" w:rsidP="00411BDE">
      <w:pPr>
        <w:jc w:val="center"/>
        <w:rPr>
          <w:rFonts w:eastAsia="맑은 고딕"/>
          <w:i/>
          <w:sz w:val="20"/>
          <w:szCs w:val="20"/>
          <w:lang w:eastAsia="ko-KR"/>
        </w:rPr>
      </w:pPr>
      <w:r w:rsidRPr="008D570C">
        <w:rPr>
          <w:rFonts w:eastAsia="MS Mincho"/>
          <w:i/>
          <w:sz w:val="20"/>
          <w:szCs w:val="20"/>
          <w:lang w:eastAsia="ja-JP"/>
        </w:rPr>
        <w:t>Dep</w:t>
      </w:r>
      <w:r w:rsidRPr="008D570C">
        <w:rPr>
          <w:i/>
          <w:sz w:val="20"/>
          <w:szCs w:val="20"/>
          <w:lang w:eastAsia="ja-JP"/>
        </w:rPr>
        <w:t>artment</w:t>
      </w:r>
      <w:r w:rsidRPr="008D570C">
        <w:rPr>
          <w:i/>
          <w:sz w:val="20"/>
          <w:szCs w:val="20"/>
        </w:rPr>
        <w:t xml:space="preserve"> </w:t>
      </w:r>
      <w:r w:rsidRPr="008D570C">
        <w:rPr>
          <w:rFonts w:eastAsia="MS Mincho"/>
          <w:i/>
          <w:sz w:val="20"/>
          <w:szCs w:val="20"/>
          <w:lang w:eastAsia="ja-JP"/>
        </w:rPr>
        <w:t xml:space="preserve">of Physics, </w:t>
      </w:r>
      <w:r w:rsidR="00400646">
        <w:rPr>
          <w:rFonts w:eastAsia="맑은 고딕" w:hint="eastAsia"/>
          <w:i/>
          <w:sz w:val="20"/>
          <w:szCs w:val="20"/>
          <w:lang w:eastAsia="ko-KR"/>
        </w:rPr>
        <w:t xml:space="preserve">Pusan National </w:t>
      </w:r>
      <w:r w:rsidRPr="008D570C">
        <w:rPr>
          <w:rFonts w:eastAsia="MS Mincho"/>
          <w:i/>
          <w:sz w:val="20"/>
          <w:szCs w:val="20"/>
          <w:lang w:eastAsia="ja-JP"/>
        </w:rPr>
        <w:t xml:space="preserve">University, </w:t>
      </w:r>
      <w:r w:rsidR="00432C31">
        <w:rPr>
          <w:rFonts w:eastAsia="MS Mincho"/>
          <w:i/>
          <w:sz w:val="20"/>
          <w:szCs w:val="20"/>
          <w:lang w:eastAsia="ja-JP"/>
        </w:rPr>
        <w:t xml:space="preserve">S. </w:t>
      </w:r>
      <w:r w:rsidRPr="00110E9A">
        <w:rPr>
          <w:rFonts w:eastAsia="맑은 고딕"/>
          <w:i/>
          <w:sz w:val="20"/>
          <w:szCs w:val="20"/>
        </w:rPr>
        <w:t>Korea</w:t>
      </w:r>
    </w:p>
    <w:p w14:paraId="09EBA82C" w14:textId="77777777" w:rsidR="003C0C2C" w:rsidRPr="003C0C2C" w:rsidRDefault="003C0C2C" w:rsidP="00411BDE">
      <w:pPr>
        <w:jc w:val="center"/>
        <w:rPr>
          <w:rFonts w:ascii="Times New Roman" w:hAnsi="Times New Roman" w:cs="Times New Roman"/>
          <w:shd w:val="clear" w:color="auto" w:fill="FFFFFF"/>
          <w:lang w:eastAsia="ko-KR"/>
        </w:rPr>
      </w:pPr>
    </w:p>
    <w:p w14:paraId="5A366906" w14:textId="40A795B9" w:rsidR="00787145" w:rsidRPr="00A25554" w:rsidRDefault="009D4BAE" w:rsidP="00787145">
      <w:pPr>
        <w:pStyle w:val="a"/>
        <w:widowControl/>
        <w:wordWrap/>
        <w:autoSpaceDE/>
        <w:spacing w:after="200" w:line="360" w:lineRule="auto"/>
        <w:ind w:firstLineChars="150" w:firstLine="360"/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T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>ransition metal oxides</w:t>
      </w:r>
      <w:r w:rsidR="00A25554" w:rsidRPr="00A2555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 (TMO) have shown </w:t>
      </w:r>
      <w:r w:rsidR="003C0C2C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diverse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 physical properties</w:t>
      </w:r>
      <w:r w:rsidR="00787145" w:rsidRPr="00A2555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: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 </w:t>
      </w:r>
      <w:r w:rsidR="00D43849" w:rsidRPr="00A2555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metal-</w:t>
      </w:r>
      <w:r w:rsidR="00787145" w:rsidRPr="00A2555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insulator transition, 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superconductivity, </w:t>
      </w:r>
      <w:r w:rsidR="00787145" w:rsidRPr="00A2555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thermoelectric effect, 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>magnetism, ion conductivity, catalytic activity</w:t>
      </w:r>
      <w:r w:rsidR="00787145" w:rsidRPr="00A2555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, and etc.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 </w:t>
      </w:r>
      <w:r w:rsidR="00A25554" w:rsidRPr="00A2555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Among them, </w:t>
      </w:r>
      <w:r w:rsidR="00787145" w:rsidRPr="00A2555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mixed 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ionic </w:t>
      </w:r>
      <w:r w:rsidR="00787145" w:rsidRPr="00A2555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and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 electronic conducti</w:t>
      </w:r>
      <w:r w:rsidR="00A25554" w:rsidRPr="00A2555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ng behaviors in TMO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 have attracted lots of attentions for </w:t>
      </w:r>
      <w:r w:rsidR="004C2465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many </w:t>
      </w:r>
      <w:r w:rsidR="003C0C2C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energy devices such as 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>solid oxide fuel cells and electrochemical sensor applications</w:t>
      </w:r>
      <w:r w:rsidR="00A2555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, where redox reactions</w:t>
      </w:r>
      <w:r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 and catalytic activity</w:t>
      </w:r>
      <w:r w:rsidR="00737A06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 at the </w:t>
      </w:r>
      <w:r w:rsidR="00A2555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interface</w:t>
      </w:r>
      <w:r w:rsidR="003C0C2C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s</w:t>
      </w:r>
      <w:r w:rsidR="004456B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 of </w:t>
      </w:r>
      <w:r w:rsidR="00A2555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gas-solid </w:t>
      </w:r>
      <w:r w:rsidR="003C0C2C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play critical role</w:t>
      </w:r>
      <w:r w:rsidR="004456B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s</w:t>
      </w:r>
      <w:r w:rsidR="003C0C2C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 for the </w:t>
      </w:r>
      <w:r w:rsidR="00A2555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performance</w:t>
      </w:r>
      <w:r w:rsidR="003C0C2C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 of such devices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>. However, high ionic conduction</w:t>
      </w:r>
      <w:r w:rsidR="003C0C2C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 and catalytic activity in TMO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 ha</w:t>
      </w:r>
      <w:r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ve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 only been achieved at elevated temperature. </w:t>
      </w:r>
      <w:r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To avoid thermally induced degradation,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 many efforts have been pursued to reduce the working temperature for prolonged, reliable operation. </w:t>
      </w:r>
      <w:r w:rsidR="00A2555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In this talk, fast reversible redox reactions in epitaxial oxygen sponge</w:t>
      </w:r>
      <w:r w:rsidR="003C0C2C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, </w:t>
      </w:r>
      <w:proofErr w:type="spellStart"/>
      <w:r w:rsidR="003C0C2C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SrCoO</w:t>
      </w:r>
      <w:r w:rsidR="003C0C2C" w:rsidRPr="003C0C2C">
        <w:rPr>
          <w:rFonts w:ascii="Times New Roman" w:eastAsia="바탕" w:hAnsi="Times New Roman" w:cs="Times New Roman" w:hint="eastAsia"/>
          <w:i/>
          <w:sz w:val="24"/>
          <w:szCs w:val="24"/>
          <w:shd w:val="clear" w:color="auto" w:fill="FFFFFF"/>
          <w:vertAlign w:val="subscript"/>
        </w:rPr>
        <w:t>x</w:t>
      </w:r>
      <w:proofErr w:type="spellEnd"/>
      <w:r w:rsidR="003C0C2C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 (2.5 </w:t>
      </w:r>
      <w:r w:rsidR="003C0C2C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>≤</w:t>
      </w:r>
      <w:r w:rsidR="003C0C2C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3C0C2C" w:rsidRPr="003C0C2C">
        <w:rPr>
          <w:rFonts w:ascii="Times New Roman" w:eastAsia="바탕" w:hAnsi="Times New Roman" w:cs="Times New Roman" w:hint="eastAsia"/>
          <w:i/>
          <w:sz w:val="24"/>
          <w:szCs w:val="24"/>
          <w:shd w:val="clear" w:color="auto" w:fill="FFFFFF"/>
        </w:rPr>
        <w:t>x</w:t>
      </w:r>
      <w:r w:rsidR="003C0C2C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 </w:t>
      </w:r>
      <w:r w:rsidR="003C0C2C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>≤</w:t>
      </w:r>
      <w:r w:rsidR="003C0C2C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 3.0)</w:t>
      </w:r>
      <w:r w:rsidR="00A2555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 at low temperature </w:t>
      </w:r>
      <w:r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will be</w:t>
      </w:r>
      <w:r w:rsidR="00411BDE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 presented. </w:t>
      </w:r>
      <w:r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E</w:t>
      </w:r>
      <w:r w:rsidR="00411BDE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pitaxially stabilized two </w:t>
      </w:r>
      <w:proofErr w:type="spellStart"/>
      <w:r w:rsidR="00411BDE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SrCoO</w:t>
      </w:r>
      <w:r w:rsidR="00411BDE" w:rsidRPr="00411BDE">
        <w:rPr>
          <w:rFonts w:ascii="Times New Roman" w:eastAsia="바탕" w:hAnsi="Times New Roman" w:cs="Times New Roman" w:hint="eastAsia"/>
          <w:i/>
          <w:sz w:val="24"/>
          <w:szCs w:val="24"/>
          <w:shd w:val="clear" w:color="auto" w:fill="FFFFFF"/>
          <w:vertAlign w:val="subscript"/>
        </w:rPr>
        <w:t>x</w:t>
      </w:r>
      <w:proofErr w:type="spellEnd"/>
      <w:r w:rsidR="00411BDE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 phases,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 i.e. </w:t>
      </w:r>
      <w:r w:rsidR="003C0C2C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oxygen-vacancy-ordered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 SrCoO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  <w:vertAlign w:val="subscript"/>
        </w:rPr>
        <w:t>2.5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 and SrCoO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  <w:vertAlign w:val="subscript"/>
        </w:rPr>
        <w:t>3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>, by pulsed laser epitaxy</w:t>
      </w:r>
      <w:r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 were used for testing </w:t>
      </w:r>
      <w:r w:rsidR="004C2465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redox and catalytic activities</w:t>
      </w:r>
      <w:r w:rsidR="005B609C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KZWVuPC9BdXRob3I+PFllYXI+MjAxMzwvWWVhcj48UmVj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</w:fldData>
        </w:fldChar>
      </w:r>
      <w:r w:rsidR="005B609C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5B609C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KZWVuPC9BdXRob3I+PFllYXI+MjAxMzwvWWVhcj48UmVj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</w:fldData>
        </w:fldChar>
      </w:r>
      <w:r w:rsidR="005B609C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5B609C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</w:r>
      <w:r w:rsidR="005B609C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fldChar w:fldCharType="end"/>
      </w:r>
      <w:r w:rsidR="005B609C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</w:r>
      <w:r w:rsidR="005B609C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fldChar w:fldCharType="separate"/>
      </w:r>
      <w:r w:rsidR="005B609C" w:rsidRPr="00A25554">
        <w:rPr>
          <w:rFonts w:ascii="Times New Roman" w:eastAsia="바탕" w:hAnsi="Times New Roman" w:cs="Times New Roman"/>
          <w:noProof/>
          <w:sz w:val="24"/>
          <w:szCs w:val="24"/>
          <w:shd w:val="clear" w:color="auto" w:fill="FFFFFF"/>
        </w:rPr>
        <w:t>[1-3]</w:t>
      </w:r>
      <w:r w:rsidR="005B609C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fldChar w:fldCharType="end"/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. </w:t>
      </w:r>
      <w:r w:rsidR="00737A06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Main di</w:t>
      </w:r>
      <w:r w:rsidR="00737A06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>scovery</w:t>
      </w:r>
      <w:r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 is that 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>those two phases can be reversibly transformed at drastically reduced temperatures (&lt;</w:t>
      </w:r>
      <w:r w:rsidR="00787145" w:rsidRPr="00A2555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 2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00 </w:t>
      </w:r>
      <w:proofErr w:type="spellStart"/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  <w:vertAlign w:val="superscript"/>
        </w:rPr>
        <w:t>o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>C</w:t>
      </w:r>
      <w:proofErr w:type="spellEnd"/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) in considerably short time from real-time temperature dependent XRD and </w:t>
      </w:r>
      <w:r w:rsidR="00411BDE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optical </w:t>
      </w:r>
      <w:proofErr w:type="spellStart"/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>ellipsometry</w:t>
      </w:r>
      <w:proofErr w:type="spellEnd"/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 measurements. In addition</w:t>
      </w:r>
      <w:r w:rsidR="003C0C2C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,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 tests of catalysis </w:t>
      </w:r>
      <w:r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using epitaxially oriented thin films 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provide useful </w:t>
      </w:r>
      <w:r w:rsidR="00737A06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strate</w:t>
      </w:r>
      <w:r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gy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 for de</w:t>
      </w:r>
      <w:r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 xml:space="preserve">signing </w:t>
      </w:r>
      <w:r w:rsidR="00787145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>highly sensitive electrochemical devices</w:t>
      </w:r>
      <w:r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 </w:t>
      </w:r>
      <w:r w:rsidR="005B609C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fldChar w:fldCharType="begin"/>
      </w:r>
      <w:r w:rsidR="005B609C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Jeen&lt;/Author&gt;&lt;Year&gt;2013&lt;/Year&gt;&lt;RecNum&gt;1516&lt;/RecNum&gt;&lt;DisplayText&gt;[4]&lt;/DisplayText&gt;&lt;record&gt;&lt;rec-number&gt;1516&lt;/rec-number&gt;&lt;foreign-keys&gt;&lt;key app="EN" db-id="wz9tep2xqfpf07efex3xpdacve059dpe52a5" timestamp="1380826060"&gt;1516&lt;/key&gt;&lt;key app="ENWeb" db-id="SKsBqgrtqggAAH6l0eo"&gt;3100&lt;/key&gt;&lt;/foreign-keys&gt;&lt;ref-type name="Journal Article"&gt;17&lt;/ref-type&gt;&lt;contributors&gt;&lt;authors&gt;&lt;author&gt;Jeen, Hyoungjeen&lt;/author&gt;&lt;author&gt;Bi, Zhonghe&lt;/author&gt;&lt;author&gt;Choi, Woo Seok&lt;/author&gt;&lt;author&gt;Chisholm, Matthew F.&lt;/author&gt;&lt;author&gt;Bridges, Craig A.&lt;/author&gt;&lt;author&gt;Paranthaman, M. Parans&lt;/author&gt;&lt;author&gt;Lee, Ho Nyung&lt;/author&gt;&lt;/authors&gt;&lt;/contributors&gt;&lt;titles&gt;&lt;title&gt;Orienting Oxygen Vacancies for Fast Catalytic Reaction&lt;/title&gt;&lt;secondary-title&gt;Advanced Materials&lt;/secondary-title&gt;&lt;/titles&gt;&lt;periodical&gt;&lt;full-title&gt;Advanced Materials&lt;/full-title&gt;&lt;abbr-1&gt;Adv. Mater.&lt;/abbr-1&gt;&lt;/periodical&gt;&lt;pages&gt;6459&lt;/pages&gt;&lt;volume&gt;25&lt;/volume&gt;&lt;dates&gt;&lt;year&gt;2013&lt;/year&gt;&lt;/dates&gt;&lt;isbn&gt;1521-4095&lt;/isbn&gt;&lt;urls&gt;&lt;related-urls&gt;&lt;url&gt;http://dx.doi.org/10.1002/adma.201302919&lt;/url&gt;&lt;/related-urls&gt;&lt;/urls&gt;&lt;electronic-resource-num&gt;10.1002/adma.201302919&lt;/electronic-resource-num&gt;&lt;/record&gt;&lt;/Cite&gt;&lt;/EndNote&gt;</w:instrText>
      </w:r>
      <w:r w:rsidR="005B609C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fldChar w:fldCharType="separate"/>
      </w:r>
      <w:r w:rsidR="005B609C" w:rsidRPr="00A25554">
        <w:rPr>
          <w:rFonts w:ascii="Times New Roman" w:eastAsia="바탕" w:hAnsi="Times New Roman" w:cs="Times New Roman"/>
          <w:noProof/>
          <w:sz w:val="24"/>
          <w:szCs w:val="24"/>
          <w:shd w:val="clear" w:color="auto" w:fill="FFFFFF"/>
        </w:rPr>
        <w:t>[4]</w:t>
      </w:r>
      <w:r w:rsidR="005B609C" w:rsidRPr="00A25554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fldChar w:fldCharType="end"/>
      </w:r>
      <w:r w:rsidR="005B609C" w:rsidRPr="00A25554">
        <w:rPr>
          <w:rFonts w:ascii="Times New Roman" w:eastAsia="바탕" w:hAnsi="Times New Roman" w:cs="Times New Roman" w:hint="eastAsia"/>
          <w:sz w:val="24"/>
          <w:szCs w:val="24"/>
          <w:shd w:val="clear" w:color="auto" w:fill="FFFFFF"/>
        </w:rPr>
        <w:t>.</w:t>
      </w:r>
      <w:r w:rsidR="00737A06">
        <w:rPr>
          <w:rFonts w:ascii="Times New Roman" w:eastAsia="바탕" w:hAnsi="Times New Roman" w:cs="Times New Roman"/>
          <w:sz w:val="24"/>
          <w:szCs w:val="24"/>
          <w:shd w:val="clear" w:color="auto" w:fill="FFFFFF"/>
        </w:rPr>
        <w:t xml:space="preserve"> Lastly, recent works on strain dependent oxygen activity will be briefly presented. </w:t>
      </w:r>
      <w:bookmarkStart w:id="0" w:name="_GoBack"/>
      <w:bookmarkEnd w:id="0"/>
    </w:p>
    <w:p w14:paraId="7BA32E71" w14:textId="4556200F" w:rsidR="005B609C" w:rsidRPr="00A25554" w:rsidRDefault="005B609C" w:rsidP="005B609C">
      <w:pPr>
        <w:pStyle w:val="EndNoteBibliography"/>
        <w:spacing w:after="0"/>
      </w:pPr>
      <w:r w:rsidRPr="00A25554">
        <w:rPr>
          <w:lang w:eastAsia="ko-KR"/>
        </w:rPr>
        <w:fldChar w:fldCharType="begin"/>
      </w:r>
      <w:r w:rsidRPr="00A25554">
        <w:rPr>
          <w:lang w:eastAsia="ko-KR"/>
        </w:rPr>
        <w:instrText xml:space="preserve"> ADDIN EN.REFLIST </w:instrText>
      </w:r>
      <w:r w:rsidRPr="00A25554">
        <w:rPr>
          <w:lang w:eastAsia="ko-KR"/>
        </w:rPr>
        <w:fldChar w:fldCharType="separate"/>
      </w:r>
      <w:r w:rsidRPr="00A25554">
        <w:t>[1] H. Jeen</w:t>
      </w:r>
      <w:r w:rsidRPr="00A25554">
        <w:rPr>
          <w:rFonts w:hint="eastAsia"/>
          <w:lang w:eastAsia="ko-KR"/>
        </w:rPr>
        <w:t xml:space="preserve"> </w:t>
      </w:r>
      <w:r w:rsidRPr="00A25554">
        <w:rPr>
          <w:rFonts w:hint="eastAsia"/>
          <w:i/>
          <w:lang w:eastAsia="ko-KR"/>
        </w:rPr>
        <w:t>et al.</w:t>
      </w:r>
      <w:r w:rsidRPr="00A25554">
        <w:t xml:space="preserve">, Adv. Mater., </w:t>
      </w:r>
      <w:r w:rsidRPr="00A25554">
        <w:rPr>
          <w:b/>
        </w:rPr>
        <w:t>25</w:t>
      </w:r>
      <w:r w:rsidRPr="00A25554">
        <w:rPr>
          <w:rFonts w:hint="eastAsia"/>
          <w:b/>
          <w:lang w:eastAsia="ko-KR"/>
        </w:rPr>
        <w:t>,</w:t>
      </w:r>
      <w:r w:rsidRPr="00A25554">
        <w:t xml:space="preserve"> 3651</w:t>
      </w:r>
      <w:r w:rsidRPr="00A25554">
        <w:rPr>
          <w:rFonts w:hint="eastAsia"/>
          <w:lang w:eastAsia="ko-KR"/>
        </w:rPr>
        <w:t xml:space="preserve"> (2013)</w:t>
      </w:r>
      <w:r w:rsidRPr="00A25554">
        <w:t>.</w:t>
      </w:r>
    </w:p>
    <w:p w14:paraId="7FB4E898" w14:textId="0FB93695" w:rsidR="005B609C" w:rsidRPr="00A25554" w:rsidRDefault="005B609C" w:rsidP="005B609C">
      <w:pPr>
        <w:pStyle w:val="EndNoteBibliography"/>
        <w:spacing w:after="0"/>
      </w:pPr>
      <w:r w:rsidRPr="00A25554">
        <w:t>[2] H. Jeen</w:t>
      </w:r>
      <w:r w:rsidRPr="00A25554">
        <w:rPr>
          <w:rFonts w:hint="eastAsia"/>
          <w:lang w:eastAsia="ko-KR"/>
        </w:rPr>
        <w:t xml:space="preserve"> </w:t>
      </w:r>
      <w:r w:rsidRPr="00A25554">
        <w:rPr>
          <w:rFonts w:hint="eastAsia"/>
          <w:i/>
          <w:lang w:eastAsia="ko-KR"/>
        </w:rPr>
        <w:t>et al.</w:t>
      </w:r>
      <w:r w:rsidRPr="00A25554">
        <w:t>, Nat</w:t>
      </w:r>
      <w:r w:rsidRPr="00A25554">
        <w:rPr>
          <w:rFonts w:hint="eastAsia"/>
          <w:lang w:eastAsia="ko-KR"/>
        </w:rPr>
        <w:t>ure</w:t>
      </w:r>
      <w:r w:rsidRPr="00A25554">
        <w:t xml:space="preserve"> Mater</w:t>
      </w:r>
      <w:r w:rsidRPr="00A25554">
        <w:rPr>
          <w:rFonts w:hint="eastAsia"/>
          <w:lang w:eastAsia="ko-KR"/>
        </w:rPr>
        <w:t>.</w:t>
      </w:r>
      <w:r w:rsidRPr="00A25554">
        <w:t xml:space="preserve">, </w:t>
      </w:r>
      <w:r w:rsidRPr="00A25554">
        <w:rPr>
          <w:b/>
        </w:rPr>
        <w:t>12</w:t>
      </w:r>
      <w:r w:rsidRPr="00A25554">
        <w:rPr>
          <w:rFonts w:hint="eastAsia"/>
          <w:lang w:eastAsia="ko-KR"/>
        </w:rPr>
        <w:t>,</w:t>
      </w:r>
      <w:r w:rsidRPr="00A25554">
        <w:t xml:space="preserve"> 1057</w:t>
      </w:r>
      <w:r w:rsidRPr="00A25554">
        <w:rPr>
          <w:rFonts w:hint="eastAsia"/>
          <w:lang w:eastAsia="ko-KR"/>
        </w:rPr>
        <w:t xml:space="preserve"> </w:t>
      </w:r>
      <w:r w:rsidRPr="00A25554">
        <w:t>(2013).</w:t>
      </w:r>
    </w:p>
    <w:p w14:paraId="6975598F" w14:textId="5E6A4E66" w:rsidR="005B609C" w:rsidRPr="00A25554" w:rsidRDefault="005B609C" w:rsidP="005B609C">
      <w:pPr>
        <w:pStyle w:val="EndNoteBibliography"/>
        <w:spacing w:after="0"/>
      </w:pPr>
      <w:r w:rsidRPr="00A25554">
        <w:t>[3] W.S. Choi</w:t>
      </w:r>
      <w:r w:rsidRPr="00A25554">
        <w:rPr>
          <w:rFonts w:hint="eastAsia"/>
          <w:lang w:eastAsia="ko-KR"/>
        </w:rPr>
        <w:t xml:space="preserve"> </w:t>
      </w:r>
      <w:r w:rsidRPr="00A25554">
        <w:rPr>
          <w:rFonts w:hint="eastAsia"/>
          <w:i/>
          <w:lang w:eastAsia="ko-KR"/>
        </w:rPr>
        <w:t>et al.</w:t>
      </w:r>
      <w:r w:rsidRPr="00A25554">
        <w:t xml:space="preserve">, Phys. Rev. Lett., </w:t>
      </w:r>
      <w:r w:rsidRPr="00A25554">
        <w:rPr>
          <w:b/>
        </w:rPr>
        <w:t>111</w:t>
      </w:r>
      <w:r w:rsidRPr="00A25554">
        <w:rPr>
          <w:rFonts w:hint="eastAsia"/>
          <w:b/>
          <w:lang w:eastAsia="ko-KR"/>
        </w:rPr>
        <w:t>,</w:t>
      </w:r>
      <w:r w:rsidRPr="00A25554">
        <w:t xml:space="preserve"> 097401</w:t>
      </w:r>
      <w:r w:rsidRPr="00A25554">
        <w:rPr>
          <w:rFonts w:hint="eastAsia"/>
          <w:lang w:eastAsia="ko-KR"/>
        </w:rPr>
        <w:t xml:space="preserve"> </w:t>
      </w:r>
      <w:r w:rsidRPr="00A25554">
        <w:t>(2013).</w:t>
      </w:r>
    </w:p>
    <w:p w14:paraId="567F759D" w14:textId="3BC2FD23" w:rsidR="005B609C" w:rsidRPr="00A25554" w:rsidRDefault="005B609C" w:rsidP="005B609C">
      <w:pPr>
        <w:pStyle w:val="EndNoteBibliography"/>
        <w:rPr>
          <w:lang w:eastAsia="ko-KR"/>
        </w:rPr>
      </w:pPr>
      <w:r w:rsidRPr="00A25554">
        <w:t>[4] H. Jeen</w:t>
      </w:r>
      <w:r w:rsidRPr="00A25554">
        <w:rPr>
          <w:rFonts w:hint="eastAsia"/>
          <w:lang w:eastAsia="ko-KR"/>
        </w:rPr>
        <w:t xml:space="preserve"> </w:t>
      </w:r>
      <w:r w:rsidRPr="00A25554">
        <w:rPr>
          <w:rFonts w:hint="eastAsia"/>
          <w:i/>
          <w:lang w:eastAsia="ko-KR"/>
        </w:rPr>
        <w:t>et al.</w:t>
      </w:r>
      <w:r w:rsidRPr="00A25554">
        <w:t xml:space="preserve">, Adv. Mater., </w:t>
      </w:r>
      <w:r w:rsidRPr="00A25554">
        <w:rPr>
          <w:b/>
        </w:rPr>
        <w:t>25</w:t>
      </w:r>
      <w:r w:rsidRPr="00A25554">
        <w:rPr>
          <w:rFonts w:hint="eastAsia"/>
          <w:b/>
          <w:lang w:eastAsia="ko-KR"/>
        </w:rPr>
        <w:t>,</w:t>
      </w:r>
      <w:r w:rsidRPr="00A25554">
        <w:t xml:space="preserve"> 6459</w:t>
      </w:r>
      <w:r w:rsidRPr="00A25554">
        <w:rPr>
          <w:rFonts w:hint="eastAsia"/>
          <w:lang w:eastAsia="ko-KR"/>
        </w:rPr>
        <w:t xml:space="preserve"> </w:t>
      </w:r>
      <w:r w:rsidRPr="00A25554">
        <w:t>(2013).</w:t>
      </w:r>
    </w:p>
    <w:p w14:paraId="61363575" w14:textId="44DA23FD" w:rsidR="0010171A" w:rsidRDefault="005B609C" w:rsidP="00D50C1B">
      <w:pPr>
        <w:rPr>
          <w:lang w:eastAsia="ko-KR"/>
        </w:rPr>
      </w:pPr>
      <w:r w:rsidRPr="00A25554">
        <w:rPr>
          <w:lang w:eastAsia="ko-KR"/>
        </w:rPr>
        <w:fldChar w:fldCharType="end"/>
      </w:r>
    </w:p>
    <w:sectPr w:rsidR="0010171A" w:rsidSect="005B609C">
      <w:pgSz w:w="11906" w:h="16838"/>
      <w:pgMar w:top="1417" w:right="1701" w:bottom="1417" w:left="1701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AD55AF1" w14:textId="77777777" w:rsidR="005E3D12" w:rsidRDefault="005E3D12" w:rsidP="00681DF4">
      <w:pPr>
        <w:spacing w:after="0"/>
      </w:pPr>
      <w:r>
        <w:separator/>
      </w:r>
    </w:p>
  </w:endnote>
  <w:endnote w:type="continuationSeparator" w:id="0">
    <w:p w14:paraId="0B62B48E" w14:textId="77777777" w:rsidR="005E3D12" w:rsidRDefault="005E3D12" w:rsidP="00681DF4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바탕">
    <w:charset w:val="4F"/>
    <w:family w:val="auto"/>
    <w:pitch w:val="variable"/>
    <w:sig w:usb0="00000001" w:usb1="09060000" w:usb2="00000010" w:usb3="00000000" w:csb0="0008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굴림">
    <w:charset w:val="4F"/>
    <w:family w:val="auto"/>
    <w:pitch w:val="variable"/>
    <w:sig w:usb0="B00002AF" w:usb1="69D77CFB" w:usb2="00000030" w:usb3="00000000" w:csb0="0008009F" w:csb1="00000000"/>
  </w:font>
  <w:font w:name="맑은 고딕">
    <w:altName w:val="굴림"/>
    <w:charset w:val="81"/>
    <w:family w:val="modern"/>
    <w:pitch w:val="variable"/>
    <w:sig w:usb0="900002AF" w:usb1="09D77CFB" w:usb2="00000012" w:usb3="00000000" w:csb0="00080001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D2494CE" w14:textId="77777777" w:rsidR="005E3D12" w:rsidRDefault="005E3D12" w:rsidP="00681DF4">
      <w:pPr>
        <w:spacing w:after="0"/>
      </w:pPr>
      <w:r>
        <w:separator/>
      </w:r>
    </w:p>
  </w:footnote>
  <w:footnote w:type="continuationSeparator" w:id="0">
    <w:p w14:paraId="2FAF1715" w14:textId="77777777" w:rsidR="005E3D12" w:rsidRDefault="005E3D12" w:rsidP="00681DF4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335E0D"/>
    <w:multiLevelType w:val="hybridMultilevel"/>
    <w:tmpl w:val="542CA5FA"/>
    <w:lvl w:ilvl="0" w:tplc="5FEAFE64">
      <w:start w:val="1"/>
      <w:numFmt w:val="decimal"/>
      <w:lvlText w:val="[%1]"/>
      <w:lvlJc w:val="left"/>
      <w:pPr>
        <w:ind w:left="800" w:hanging="40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>
    <w:nsid w:val="6BFD17DA"/>
    <w:multiLevelType w:val="hybridMultilevel"/>
    <w:tmpl w:val="542CA5FA"/>
    <w:lvl w:ilvl="0" w:tplc="5FEAFE64">
      <w:start w:val="1"/>
      <w:numFmt w:val="decimal"/>
      <w:lvlText w:val="[%1]"/>
      <w:lvlJc w:val="left"/>
      <w:pPr>
        <w:ind w:left="800" w:hanging="40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embedSystemFonts/>
  <w:bordersDoNotSurroundHeader/>
  <w:bordersDoNotSurroundFooter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s Reports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z9tep2xqfpf07efex3xpdacve059dpe52a5&quot;&gt;Jeen_ORNL_ThinFilmGrowth2&lt;record-ids&gt;&lt;item&gt;1202&lt;/item&gt;&lt;item&gt;1445&lt;/item&gt;&lt;item&gt;1516&lt;/item&gt;&lt;item&gt;1543&lt;/item&gt;&lt;/record-ids&gt;&lt;/item&gt;&lt;/Libraries&gt;"/>
  </w:docVars>
  <w:rsids>
    <w:rsidRoot w:val="00F011CB"/>
    <w:rsid w:val="00061B0E"/>
    <w:rsid w:val="0009111D"/>
    <w:rsid w:val="000C74EA"/>
    <w:rsid w:val="000F20EE"/>
    <w:rsid w:val="0010171A"/>
    <w:rsid w:val="00107584"/>
    <w:rsid w:val="00125B0B"/>
    <w:rsid w:val="001434E9"/>
    <w:rsid w:val="00254A29"/>
    <w:rsid w:val="00257B5F"/>
    <w:rsid w:val="002C6EC1"/>
    <w:rsid w:val="002F0050"/>
    <w:rsid w:val="0034659C"/>
    <w:rsid w:val="00370463"/>
    <w:rsid w:val="003C0C2C"/>
    <w:rsid w:val="003D13C4"/>
    <w:rsid w:val="00400646"/>
    <w:rsid w:val="00411BDE"/>
    <w:rsid w:val="00415AFE"/>
    <w:rsid w:val="00432C31"/>
    <w:rsid w:val="004456B4"/>
    <w:rsid w:val="00446D1D"/>
    <w:rsid w:val="004743B8"/>
    <w:rsid w:val="004B5447"/>
    <w:rsid w:val="004C2465"/>
    <w:rsid w:val="004D47E9"/>
    <w:rsid w:val="004E52B6"/>
    <w:rsid w:val="00521CC6"/>
    <w:rsid w:val="005404BF"/>
    <w:rsid w:val="005647D7"/>
    <w:rsid w:val="005B609C"/>
    <w:rsid w:val="005E1E35"/>
    <w:rsid w:val="005E3D12"/>
    <w:rsid w:val="00645110"/>
    <w:rsid w:val="00681DF4"/>
    <w:rsid w:val="006B704C"/>
    <w:rsid w:val="006C52D4"/>
    <w:rsid w:val="006E48C0"/>
    <w:rsid w:val="00731D4F"/>
    <w:rsid w:val="00737A06"/>
    <w:rsid w:val="00787145"/>
    <w:rsid w:val="007916A1"/>
    <w:rsid w:val="00791B9E"/>
    <w:rsid w:val="008662AB"/>
    <w:rsid w:val="00876E12"/>
    <w:rsid w:val="008D5C42"/>
    <w:rsid w:val="0094734F"/>
    <w:rsid w:val="00966166"/>
    <w:rsid w:val="009A5927"/>
    <w:rsid w:val="009D4BAE"/>
    <w:rsid w:val="009E0BA6"/>
    <w:rsid w:val="00A102DB"/>
    <w:rsid w:val="00A14BB9"/>
    <w:rsid w:val="00A25554"/>
    <w:rsid w:val="00A44FFE"/>
    <w:rsid w:val="00A64E2C"/>
    <w:rsid w:val="00AB7A78"/>
    <w:rsid w:val="00AD2646"/>
    <w:rsid w:val="00B43F11"/>
    <w:rsid w:val="00BD1BC1"/>
    <w:rsid w:val="00C47B54"/>
    <w:rsid w:val="00C63828"/>
    <w:rsid w:val="00C67B86"/>
    <w:rsid w:val="00CC1A4E"/>
    <w:rsid w:val="00D22ED2"/>
    <w:rsid w:val="00D43849"/>
    <w:rsid w:val="00D50C1B"/>
    <w:rsid w:val="00D72A5F"/>
    <w:rsid w:val="00D756A3"/>
    <w:rsid w:val="00D84751"/>
    <w:rsid w:val="00DC13F4"/>
    <w:rsid w:val="00DC31EB"/>
    <w:rsid w:val="00E646F8"/>
    <w:rsid w:val="00E92A43"/>
    <w:rsid w:val="00E935C2"/>
    <w:rsid w:val="00EF095F"/>
    <w:rsid w:val="00EF50DF"/>
    <w:rsid w:val="00EF6026"/>
    <w:rsid w:val="00F011CB"/>
    <w:rsid w:val="00F20D12"/>
    <w:rsid w:val="00F34F67"/>
    <w:rsid w:val="00F71B3C"/>
    <w:rsid w:val="00F72EAF"/>
    <w:rsid w:val="00FC6B3B"/>
    <w:rsid w:val="00FE49AA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oNotEmbedSmartTags/>
  <w:decimalSymbol w:val="."/>
  <w:listSeparator w:val=","/>
  <w14:docId w14:val="4C2385E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바탕" w:hAnsiTheme="minorHAnsi" w:cstheme="minorBidi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F50DF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C52D4"/>
    <w:pPr>
      <w:spacing w:after="0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52D4"/>
    <w:rPr>
      <w:rFonts w:ascii="Lucida Grande" w:hAnsi="Lucida Grande"/>
      <w:sz w:val="18"/>
      <w:szCs w:val="18"/>
    </w:rPr>
  </w:style>
  <w:style w:type="paragraph" w:styleId="NormalWeb">
    <w:name w:val="Normal (Web)"/>
    <w:basedOn w:val="Normal"/>
    <w:uiPriority w:val="99"/>
    <w:unhideWhenUsed/>
    <w:rsid w:val="00D50C1B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s-ES" w:eastAsia="es-ES"/>
    </w:rPr>
  </w:style>
  <w:style w:type="paragraph" w:customStyle="1" w:styleId="a">
    <w:name w:val="바탕글"/>
    <w:basedOn w:val="Normal"/>
    <w:link w:val="Char"/>
    <w:rsid w:val="00D50C1B"/>
    <w:pPr>
      <w:widowControl w:val="0"/>
      <w:shd w:val="clear" w:color="auto" w:fill="FFFFFF"/>
      <w:wordWrap w:val="0"/>
      <w:autoSpaceDE w:val="0"/>
      <w:autoSpaceDN w:val="0"/>
      <w:snapToGrid w:val="0"/>
      <w:spacing w:after="0" w:line="384" w:lineRule="auto"/>
      <w:jc w:val="both"/>
      <w:textAlignment w:val="baseline"/>
    </w:pPr>
    <w:rPr>
      <w:rFonts w:ascii="굴림" w:eastAsia="굴림" w:hAnsi="굴림" w:cs="굴림"/>
      <w:color w:val="000000"/>
      <w:sz w:val="20"/>
      <w:szCs w:val="20"/>
      <w:lang w:eastAsia="ko-KR"/>
    </w:rPr>
  </w:style>
  <w:style w:type="paragraph" w:styleId="Header">
    <w:name w:val="header"/>
    <w:basedOn w:val="Normal"/>
    <w:link w:val="HeaderChar"/>
    <w:uiPriority w:val="99"/>
    <w:unhideWhenUsed/>
    <w:rsid w:val="00681DF4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681DF4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681DF4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681DF4"/>
    <w:rPr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10171A"/>
    <w:pPr>
      <w:spacing w:after="0"/>
      <w:jc w:val="center"/>
    </w:pPr>
    <w:rPr>
      <w:rFonts w:ascii="Cambria" w:hAnsi="Cambria"/>
      <w:noProof/>
      <w:sz w:val="22"/>
    </w:rPr>
  </w:style>
  <w:style w:type="character" w:customStyle="1" w:styleId="Char">
    <w:name w:val="바탕글 Char"/>
    <w:basedOn w:val="DefaultParagraphFont"/>
    <w:link w:val="a"/>
    <w:rsid w:val="0010171A"/>
    <w:rPr>
      <w:rFonts w:ascii="굴림" w:eastAsia="굴림" w:hAnsi="굴림" w:cs="굴림"/>
      <w:color w:val="000000"/>
      <w:shd w:val="clear" w:color="auto" w:fill="FFFFFF"/>
      <w:lang w:eastAsia="ko-KR"/>
    </w:rPr>
  </w:style>
  <w:style w:type="character" w:customStyle="1" w:styleId="EndNoteBibliographyTitleChar">
    <w:name w:val="EndNote Bibliography Title Char"/>
    <w:basedOn w:val="Char"/>
    <w:link w:val="EndNoteBibliographyTitle"/>
    <w:rsid w:val="0010171A"/>
    <w:rPr>
      <w:rFonts w:ascii="Cambria" w:eastAsia="굴림" w:hAnsi="Cambria" w:cs="굴림"/>
      <w:noProof/>
      <w:color w:val="000000"/>
      <w:sz w:val="22"/>
      <w:szCs w:val="24"/>
      <w:shd w:val="clear" w:color="auto" w:fill="FFFFFF"/>
      <w:lang w:eastAsia="ko-KR"/>
    </w:rPr>
  </w:style>
  <w:style w:type="paragraph" w:customStyle="1" w:styleId="EndNoteBibliography">
    <w:name w:val="EndNote Bibliography"/>
    <w:basedOn w:val="Normal"/>
    <w:link w:val="EndNoteBibliographyChar"/>
    <w:rsid w:val="0010171A"/>
    <w:rPr>
      <w:rFonts w:ascii="Cambria" w:hAnsi="Cambria"/>
      <w:noProof/>
      <w:sz w:val="22"/>
    </w:rPr>
  </w:style>
  <w:style w:type="character" w:customStyle="1" w:styleId="EndNoteBibliographyChar">
    <w:name w:val="EndNote Bibliography Char"/>
    <w:basedOn w:val="Char"/>
    <w:link w:val="EndNoteBibliography"/>
    <w:rsid w:val="0010171A"/>
    <w:rPr>
      <w:rFonts w:ascii="Cambria" w:eastAsia="굴림" w:hAnsi="Cambria" w:cs="굴림"/>
      <w:noProof/>
      <w:color w:val="000000"/>
      <w:sz w:val="22"/>
      <w:szCs w:val="24"/>
      <w:shd w:val="clear" w:color="auto" w:fill="FFFFFF"/>
      <w:lang w:eastAsia="ko-KR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바탕" w:hAnsiTheme="minorHAnsi" w:cstheme="minorBidi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F50DF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C52D4"/>
    <w:pPr>
      <w:spacing w:after="0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52D4"/>
    <w:rPr>
      <w:rFonts w:ascii="Lucida Grande" w:hAnsi="Lucida Grande"/>
      <w:sz w:val="18"/>
      <w:szCs w:val="18"/>
    </w:rPr>
  </w:style>
  <w:style w:type="paragraph" w:styleId="NormalWeb">
    <w:name w:val="Normal (Web)"/>
    <w:basedOn w:val="Normal"/>
    <w:uiPriority w:val="99"/>
    <w:unhideWhenUsed/>
    <w:rsid w:val="00D50C1B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s-ES" w:eastAsia="es-ES"/>
    </w:rPr>
  </w:style>
  <w:style w:type="paragraph" w:customStyle="1" w:styleId="a">
    <w:name w:val="바탕글"/>
    <w:basedOn w:val="Normal"/>
    <w:link w:val="Char"/>
    <w:rsid w:val="00D50C1B"/>
    <w:pPr>
      <w:widowControl w:val="0"/>
      <w:shd w:val="clear" w:color="auto" w:fill="FFFFFF"/>
      <w:wordWrap w:val="0"/>
      <w:autoSpaceDE w:val="0"/>
      <w:autoSpaceDN w:val="0"/>
      <w:snapToGrid w:val="0"/>
      <w:spacing w:after="0" w:line="384" w:lineRule="auto"/>
      <w:jc w:val="both"/>
      <w:textAlignment w:val="baseline"/>
    </w:pPr>
    <w:rPr>
      <w:rFonts w:ascii="굴림" w:eastAsia="굴림" w:hAnsi="굴림" w:cs="굴림"/>
      <w:color w:val="000000"/>
      <w:sz w:val="20"/>
      <w:szCs w:val="20"/>
      <w:lang w:eastAsia="ko-KR"/>
    </w:rPr>
  </w:style>
  <w:style w:type="paragraph" w:styleId="Header">
    <w:name w:val="header"/>
    <w:basedOn w:val="Normal"/>
    <w:link w:val="HeaderChar"/>
    <w:uiPriority w:val="99"/>
    <w:unhideWhenUsed/>
    <w:rsid w:val="00681DF4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681DF4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681DF4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681DF4"/>
    <w:rPr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10171A"/>
    <w:pPr>
      <w:spacing w:after="0"/>
      <w:jc w:val="center"/>
    </w:pPr>
    <w:rPr>
      <w:rFonts w:ascii="Cambria" w:hAnsi="Cambria"/>
      <w:noProof/>
      <w:sz w:val="22"/>
    </w:rPr>
  </w:style>
  <w:style w:type="character" w:customStyle="1" w:styleId="Char">
    <w:name w:val="바탕글 Char"/>
    <w:basedOn w:val="DefaultParagraphFont"/>
    <w:link w:val="a"/>
    <w:rsid w:val="0010171A"/>
    <w:rPr>
      <w:rFonts w:ascii="굴림" w:eastAsia="굴림" w:hAnsi="굴림" w:cs="굴림"/>
      <w:color w:val="000000"/>
      <w:shd w:val="clear" w:color="auto" w:fill="FFFFFF"/>
      <w:lang w:eastAsia="ko-KR"/>
    </w:rPr>
  </w:style>
  <w:style w:type="character" w:customStyle="1" w:styleId="EndNoteBibliographyTitleChar">
    <w:name w:val="EndNote Bibliography Title Char"/>
    <w:basedOn w:val="Char"/>
    <w:link w:val="EndNoteBibliographyTitle"/>
    <w:rsid w:val="0010171A"/>
    <w:rPr>
      <w:rFonts w:ascii="Cambria" w:eastAsia="굴림" w:hAnsi="Cambria" w:cs="굴림"/>
      <w:noProof/>
      <w:color w:val="000000"/>
      <w:sz w:val="22"/>
      <w:szCs w:val="24"/>
      <w:shd w:val="clear" w:color="auto" w:fill="FFFFFF"/>
      <w:lang w:eastAsia="ko-KR"/>
    </w:rPr>
  </w:style>
  <w:style w:type="paragraph" w:customStyle="1" w:styleId="EndNoteBibliography">
    <w:name w:val="EndNote Bibliography"/>
    <w:basedOn w:val="Normal"/>
    <w:link w:val="EndNoteBibliographyChar"/>
    <w:rsid w:val="0010171A"/>
    <w:rPr>
      <w:rFonts w:ascii="Cambria" w:hAnsi="Cambria"/>
      <w:noProof/>
      <w:sz w:val="22"/>
    </w:rPr>
  </w:style>
  <w:style w:type="character" w:customStyle="1" w:styleId="EndNoteBibliographyChar">
    <w:name w:val="EndNote Bibliography Char"/>
    <w:basedOn w:val="Char"/>
    <w:link w:val="EndNoteBibliography"/>
    <w:rsid w:val="0010171A"/>
    <w:rPr>
      <w:rFonts w:ascii="Cambria" w:eastAsia="굴림" w:hAnsi="Cambria" w:cs="굴림"/>
      <w:noProof/>
      <w:color w:val="000000"/>
      <w:sz w:val="22"/>
      <w:szCs w:val="24"/>
      <w:shd w:val="clear" w:color="auto" w:fill="FFFFFF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8686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051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264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68</Words>
  <Characters>2674</Characters>
  <Application>Microsoft Macintosh Word</Application>
  <DocSecurity>0</DocSecurity>
  <Lines>22</Lines>
  <Paragraphs>6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LBNL</Company>
  <LinksUpToDate>false</LinksUpToDate>
  <CharactersWithSpaces>31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uca</dc:creator>
  <cp:lastModifiedBy>Hyoung Jeen Jeen</cp:lastModifiedBy>
  <cp:revision>3</cp:revision>
  <cp:lastPrinted>2014-09-14T11:12:00Z</cp:lastPrinted>
  <dcterms:created xsi:type="dcterms:W3CDTF">2014-09-23T14:43:00Z</dcterms:created>
  <dcterms:modified xsi:type="dcterms:W3CDTF">2014-09-23T14:48:00Z</dcterms:modified>
</cp:coreProperties>
</file>